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148D6" w:rsidRPr="00203084" w:rsidRDefault="00203084">
      <w:pPr>
        <w:rPr>
          <w:b/>
        </w:rPr>
      </w:pPr>
      <w:r w:rsidRPr="00203084">
        <w:rPr>
          <w:b/>
        </w:rPr>
        <w:t>Supporting References</w:t>
      </w:r>
    </w:p>
    <w:p w:rsidR="00203084" w:rsidRDefault="00203084"/>
    <w:p w:rsidR="00E97653" w:rsidRPr="00E97653" w:rsidRDefault="00E97653" w:rsidP="00E9765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E97653">
        <w:rPr>
          <w:noProof/>
        </w:rPr>
        <w:t xml:space="preserve">1. </w:t>
      </w:r>
      <w:r w:rsidRPr="00E97653">
        <w:rPr>
          <w:noProof/>
        </w:rPr>
        <w:tab/>
        <w:t xml:space="preserve">Bohse ML, Woods JP. Surface localization of the Yps3p protein of Histoplasma capsulatum. Eukaryot Cell. 2005;4(4):685–93. </w:t>
      </w:r>
    </w:p>
    <w:p w:rsidR="00203084" w:rsidRDefault="00E97653">
      <w:r>
        <w:fldChar w:fldCharType="end"/>
      </w:r>
    </w:p>
    <w:p w:rsidR="00203084" w:rsidRDefault="00203084">
      <w:bookmarkStart w:id="0" w:name="_GoBack"/>
      <w:bookmarkEnd w:id="0"/>
    </w:p>
    <w:sectPr w:rsidR="00203084" w:rsidSect="00265D59">
      <w:pgSz w:w="12240" w:h="15840" w:code="1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03084"/>
    <w:rsid w:val="00203084"/>
    <w:rsid w:val="00265D59"/>
    <w:rsid w:val="003C149C"/>
    <w:rsid w:val="0040606C"/>
    <w:rsid w:val="008148D6"/>
    <w:rsid w:val="00CD7ACE"/>
    <w:rsid w:val="00E976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6866119-BD1F-4490-ABD6-BEAA210EEDD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9</Words>
  <Characters>171</Characters>
  <Application>Microsoft Office Word</Application>
  <DocSecurity>0</DocSecurity>
  <Lines>1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vin English</dc:creator>
  <cp:lastModifiedBy>Bevin English</cp:lastModifiedBy>
  <cp:revision>2</cp:revision>
  <dcterms:created xsi:type="dcterms:W3CDTF">2017-08-30T19:19:00Z</dcterms:created>
  <dcterms:modified xsi:type="dcterms:W3CDTF">2017-08-30T19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2d72494-1341-3729-af7c-5a57dab57db8</vt:lpwstr>
  </property>
  <property fmtid="{D5CDD505-2E9C-101B-9397-08002B2CF9AE}" pid="4" name="Mendeley Citation Style_1">
    <vt:lpwstr>http://www.zotero.org/styles/vancouver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